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commentRangeStart w:id="0"/>
      <w:r>
        <w:t>Introduction</w:t>
      </w:r>
      <w:commentRangeEnd w:id="0"/>
      <w:r w:rsidR="00E01A28">
        <w:rPr>
          <w:rStyle w:val="CommentReference"/>
          <w:rFonts w:ascii="Georgia" w:eastAsiaTheme="minorEastAsia" w:hAnsi="Georgia" w:cstheme="minorBidi"/>
          <w:b w:val="0"/>
          <w:bCs w:val="0"/>
          <w:color w:val="auto"/>
        </w:rPr>
        <w:commentReference w:id="0"/>
      </w:r>
      <w:r>
        <w:t>/Literature Review</w:t>
      </w:r>
    </w:p>
    <w:p w14:paraId="61099136" w14:textId="0217863E" w:rsidR="00316947" w:rsidRDefault="00316947" w:rsidP="00316947">
      <w:pPr>
        <w:pStyle w:val="Heading2"/>
      </w:pPr>
      <w:commentRangeStart w:id="2"/>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commentRangeEnd w:id="2"/>
    <w:p w14:paraId="1FEC5FDC" w14:textId="358B02FC" w:rsidR="00306B2E" w:rsidRDefault="00E01A28" w:rsidP="00306B2E">
      <w:pPr>
        <w:pStyle w:val="Heading1"/>
      </w:pPr>
      <w:r>
        <w:rPr>
          <w:rStyle w:val="CommentReference"/>
          <w:rFonts w:ascii="Georgia" w:eastAsiaTheme="minorEastAsia" w:hAnsi="Georgia" w:cstheme="minorBidi"/>
          <w:b w:val="0"/>
          <w:bCs w:val="0"/>
          <w:color w:val="auto"/>
        </w:rPr>
        <w:commentReference w:id="2"/>
      </w:r>
      <w:r w:rsidR="00207D2C">
        <w:t>Context, Research Questions, and Methods</w:t>
      </w:r>
    </w:p>
    <w:p w14:paraId="721E789D" w14:textId="00937F65" w:rsidR="00207D2C" w:rsidRPr="00207D2C" w:rsidRDefault="00207D2C" w:rsidP="00207D2C">
      <w:pPr>
        <w:pStyle w:val="Heading2"/>
      </w:pPr>
      <w:r>
        <w:t>Context of the study</w:t>
      </w:r>
    </w:p>
    <w:p w14:paraId="238AC439" w14:textId="0E564C3A"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I’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 students must take Intermediate Programming.</w:t>
      </w:r>
    </w:p>
    <w:p w14:paraId="353B76FF" w14:textId="4CB77B92" w:rsidR="0003167C" w:rsidRDefault="0003167C" w:rsidP="001312EC">
      <w:r>
        <w:tab/>
      </w:r>
      <w:commentRangeStart w:id="3"/>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se grade. Grading projects involves a</w:t>
      </w:r>
      <w:r w:rsidR="00ED6188">
        <w:t xml:space="preserve"> battery of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commentRangeEnd w:id="3"/>
      <w:r w:rsidR="00E01A28">
        <w:rPr>
          <w:rStyle w:val="CommentReference"/>
        </w:rPr>
        <w:commentReference w:id="3"/>
      </w:r>
    </w:p>
    <w:p w14:paraId="52692C6F" w14:textId="204CCEED" w:rsidR="00A44B2D" w:rsidRDefault="00A85006" w:rsidP="00A44B2D">
      <w:r>
        <w:tab/>
        <w:t>This study centers on</w:t>
      </w:r>
      <w:r w:rsidR="00466EB7">
        <w:t xml:space="preserve"> one</w:t>
      </w:r>
      <w:r w:rsidR="00A44B2D">
        <w:t xml:space="preserve"> “Flights Database,” the second of four projects assigned during the spring 2012 semester.</w:t>
      </w:r>
      <w:r w:rsidR="00851C81">
        <w:t xml:space="preserve"> Students were asked to build a 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 by route number. Crucially, in order to be able to respond to user queries students </w:t>
      </w:r>
      <w:r w:rsidR="00A44B2D">
        <w:lastRenderedPageBreak/>
        <w:t>would need to build a program that could coordinate information across all three files to return an answer.</w:t>
      </w:r>
    </w:p>
    <w:p w14:paraId="680D5971" w14:textId="3B7F66D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620EBABF"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commentRangeStart w:id="4"/>
      <w:r w:rsidR="00DB308A">
        <w:t>research orientations</w:t>
      </w:r>
      <w:commentRangeEnd w:id="4"/>
      <w:r w:rsidR="0073793C">
        <w:rPr>
          <w:rStyle w:val="CommentReference"/>
        </w:rPr>
        <w:commentReference w:id="4"/>
      </w:r>
      <w:r w:rsidR="00DB308A">
        <w:t>: ethnographic observation, clinical interviewing, and code snapshot analysis.</w:t>
      </w:r>
    </w:p>
    <w:p w14:paraId="7CA8A905" w14:textId="0D91308B" w:rsidR="002B50A4" w:rsidRDefault="002B50A4" w:rsidP="00A44B2D">
      <w:r>
        <w:tab/>
      </w:r>
      <w:commentRangeStart w:id="5"/>
      <w:r>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commentRangeEnd w:id="5"/>
    <w:p w14:paraId="31F5E0ED" w14:textId="7A187B38" w:rsidR="006A144E" w:rsidRDefault="00BC6629" w:rsidP="006A144E">
      <w:r>
        <w:rPr>
          <w:rStyle w:val="CommentReference"/>
        </w:rPr>
        <w:commentReference w:id="5"/>
      </w:r>
      <w:r w:rsidR="006A144E">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total, Rebecca’s work resulted in 958 snapshots over the course of the semester.</w:t>
      </w:r>
    </w:p>
    <w:p w14:paraId="7389021C" w14:textId="6C0E89EF"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 xml:space="preserve">. </w:t>
      </w:r>
      <w:commentRangeStart w:id="6"/>
      <w:r w:rsidR="0084640D">
        <w:t>Then, I present</w:t>
      </w:r>
      <w:r w:rsidR="007E30E5">
        <w:t xml:space="preserve"> a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commentRangeEnd w:id="6"/>
      <w:r w:rsidR="00057100">
        <w:rPr>
          <w:rStyle w:val="CommentReference"/>
        </w:rPr>
        <w:commentReference w:id="6"/>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 xml:space="preserve">create a </w:t>
      </w:r>
      <w:commentRangeStart w:id="7"/>
      <w:r w:rsidR="00732F1A">
        <w:t xml:space="preserve">depth-first </w:t>
      </w:r>
      <w:commentRangeEnd w:id="7"/>
      <w:r w:rsidR="00057100">
        <w:rPr>
          <w:rStyle w:val="CommentReference"/>
        </w:rPr>
        <w:commentReference w:id="7"/>
      </w:r>
      <w:r w:rsidR="00732F1A">
        <w:t>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1928BDD4" w14:textId="6A8DFC0E" w:rsidR="000613D2"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ny suitable solution would need to read through thosed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commentRangeStart w:id="8"/>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commentRangeEnd w:id="8"/>
      <w:r w:rsidR="00057100">
        <w:rPr>
          <w:rStyle w:val="CommentReference"/>
        </w:rPr>
        <w:commentReference w:id="8"/>
      </w:r>
      <w:commentRangeStart w:id="9"/>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commentRangeEnd w:id="9"/>
      <w:r w:rsidR="00E252C6">
        <w:rPr>
          <w:rStyle w:val="CommentReference"/>
        </w:rPr>
        <w:commentReference w:id="9"/>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r>
      <w:commentRangeStart w:id="10"/>
      <w:r>
        <w:t>A second key feature of Rebecca’s code is the almost identical repetition of a single</w:t>
      </w:r>
      <w:r w:rsidR="00CE2FF3">
        <w:t xml:space="preserve"> 23-line</w:t>
      </w:r>
      <w:r>
        <w:t xml:space="preserve"> code chunk seven times (lines </w:t>
      </w:r>
      <w:r w:rsidR="00CE2FF3">
        <w:t xml:space="preserve">50–240). </w:t>
      </w:r>
      <w:commentRangeEnd w:id="10"/>
      <w:r w:rsidR="005C26DE">
        <w:rPr>
          <w:rStyle w:val="CommentReference"/>
        </w:rPr>
        <w:commentReference w:id="10"/>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commentRangeStart w:id="1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commentRangeEnd w:id="11"/>
      <w:r w:rsidR="00322FA0">
        <w:rPr>
          <w:rStyle w:val="CommentReference"/>
        </w:rPr>
        <w:commentReference w:id="11"/>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 xml:space="preserve">Interviewer: So, did you ever think about, like, I mean based on that, like, man, fantasy football project--so sure, it was in </w:t>
      </w:r>
      <w:commentRangeStart w:id="12"/>
      <w:r>
        <w:t>140</w:t>
      </w:r>
      <w:commentRangeEnd w:id="12"/>
      <w:r w:rsidR="004537D7">
        <w:rPr>
          <w:rStyle w:val="CommentReference"/>
        </w:rPr>
        <w:commentReference w:id="12"/>
      </w:r>
      <w:r>
        <w:t xml:space="preserve">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commentRangeStart w:id="13"/>
      <w:r>
        <w:t>Rebecca</w:t>
      </w:r>
      <w:commentRangeEnd w:id="13"/>
      <w:r w:rsidR="00D845C4">
        <w:rPr>
          <w:rStyle w:val="CommentReference"/>
        </w:rPr>
        <w:commentReference w:id="13"/>
      </w:r>
      <w:r>
        <w:t>: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 xml:space="preserve">the difficult-to-envision alternative of a “giant while </w:t>
      </w:r>
      <w:commentRangeStart w:id="14"/>
      <w:r w:rsidR="000C2909">
        <w:t>loop</w:t>
      </w:r>
      <w:commentRangeEnd w:id="14"/>
      <w:r w:rsidR="00322FA0">
        <w:rPr>
          <w:rStyle w:val="CommentReference"/>
        </w:rPr>
        <w:commentReference w:id="14"/>
      </w:r>
      <w:r w:rsidR="000C2909">
        <w:t>.”</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commentRangeStart w:id="15"/>
      <w:r>
        <w:t xml:space="preserve">Does Rebecca </w:t>
      </w:r>
      <w:r w:rsidR="00E97DD2">
        <w:t>“</w:t>
      </w:r>
      <w:r>
        <w:t>Know</w:t>
      </w:r>
      <w:r w:rsidR="00E97DD2">
        <w:t>”</w:t>
      </w:r>
      <w:r>
        <w:t xml:space="preserve"> procedural abstraction</w:t>
      </w:r>
      <w:commentRangeEnd w:id="15"/>
      <w:r w:rsidR="00322FA0">
        <w:rPr>
          <w:rStyle w:val="CommentReference"/>
          <w:rFonts w:ascii="Georgia" w:eastAsiaTheme="minorEastAsia" w:hAnsi="Georgia" w:cstheme="minorBidi"/>
          <w:b w:val="0"/>
          <w:bCs w:val="0"/>
          <w:color w:val="auto"/>
        </w:rPr>
        <w:commentReference w:id="15"/>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10"/>
      <w:head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w" w:date="2012-10-29T17:58:00Z" w:initials="A">
    <w:p w14:paraId="7B5F8B06" w14:textId="524A99AA" w:rsidR="00E252C6" w:rsidRDefault="00E252C6">
      <w:pPr>
        <w:pStyle w:val="CommentText"/>
      </w:pPr>
      <w:r>
        <w:rPr>
          <w:rStyle w:val="CommentReference"/>
        </w:rPr>
        <w:annotationRef/>
      </w:r>
      <w:r>
        <w:t>Overall, this is coming along</w:t>
      </w:r>
      <w:r w:rsidR="00322FA0">
        <w:t xml:space="preserve"> really nicely.  Word limits ar</w:t>
      </w:r>
      <w:bookmarkStart w:id="1" w:name="_GoBack"/>
      <w:bookmarkEnd w:id="1"/>
      <w:r>
        <w:t>e the biggest challenge, so I’ll be suggesting cuts below.  I recommend a one- or two-paragraph overview summarizing your argument at the front of your introduction/lit review, to orient the reader toward the threads of lit review that follow.</w:t>
      </w:r>
    </w:p>
  </w:comment>
  <w:comment w:id="2" w:author="Andrew" w:date="2012-10-29T17:22:00Z" w:initials="A">
    <w:p w14:paraId="42DECFBD" w14:textId="42B6D6E9" w:rsidR="00E252C6" w:rsidRDefault="00E252C6">
      <w:pPr>
        <w:pStyle w:val="CommentText"/>
      </w:pPr>
      <w:r>
        <w:rPr>
          <w:rStyle w:val="CommentReference"/>
        </w:rPr>
        <w:annotationRef/>
      </w:r>
      <w:r>
        <w:t>You’re going to have to leave lots of stuff out, to meet your word limits.  I’d recommend zooming right into the lit. threads most relevant to your analysis and later discussion:  the ways in which the CS literature has typically explained non-expertise in students’ programming, and the move toward snapshot-based analyses and how they fit into the non-expertise literature.</w:t>
      </w:r>
    </w:p>
  </w:comment>
  <w:comment w:id="3" w:author="Andrew" w:date="2012-10-29T17:25:00Z" w:initials="A">
    <w:p w14:paraId="7F3D7D01" w14:textId="60E37A85" w:rsidR="00E252C6" w:rsidRDefault="00E252C6">
      <w:pPr>
        <w:pStyle w:val="CommentText"/>
      </w:pPr>
      <w:r>
        <w:rPr>
          <w:rStyle w:val="CommentReference"/>
        </w:rPr>
        <w:annotationRef/>
      </w:r>
      <w:r>
        <w:t>Heuristic for deciding what to keep and what to cut: if it enters into your later Analysis or Discussion, it’s a keeper.  Otherwise, cut.</w:t>
      </w:r>
    </w:p>
  </w:comment>
  <w:comment w:id="4" w:author="Andrew" w:date="2012-10-29T14:01:00Z" w:initials="A">
    <w:p w14:paraId="5075FB32" w14:textId="02E4B33F" w:rsidR="00E252C6" w:rsidRDefault="00E252C6">
      <w:pPr>
        <w:pStyle w:val="CommentText"/>
      </w:pPr>
      <w:r>
        <w:rPr>
          <w:rStyle w:val="CommentReference"/>
        </w:rPr>
        <w:annotationRef/>
      </w:r>
      <w:r>
        <w:t>Orientations sound like theoretical perspectives, but what you list are more like data-collection streams.  Maybe the thing to do is discuss how, in the CS ed. literature, the 2</w:t>
      </w:r>
      <w:r w:rsidRPr="0073793C">
        <w:rPr>
          <w:vertAlign w:val="superscript"/>
        </w:rPr>
        <w:t>nd</w:t>
      </w:r>
      <w:r>
        <w:t xml:space="preserve"> and 3</w:t>
      </w:r>
      <w:r w:rsidRPr="0073793C">
        <w:rPr>
          <w:vertAlign w:val="superscript"/>
        </w:rPr>
        <w:t>rd</w:t>
      </w:r>
      <w:r>
        <w:t xml:space="preserve"> streams are indeed tied closely to theoretical perspectives that you are going to dispute.</w:t>
      </w:r>
    </w:p>
  </w:comment>
  <w:comment w:id="5" w:author="Andrew" w:date="2012-10-29T17:27:00Z" w:initials="A">
    <w:p w14:paraId="6FA8B155" w14:textId="59BD503E" w:rsidR="00E252C6" w:rsidRDefault="00E252C6">
      <w:pPr>
        <w:pStyle w:val="CommentText"/>
      </w:pPr>
      <w:r>
        <w:rPr>
          <w:rStyle w:val="CommentReference"/>
        </w:rPr>
        <w:annotationRef/>
      </w:r>
      <w:r>
        <w:t>You can leave out some of the technical details if space is an issue. Since you’re not doing moment-by-moment discourse analysis, some of these details become less important.</w:t>
      </w:r>
    </w:p>
  </w:comment>
  <w:comment w:id="6" w:author="Andrew" w:date="2012-10-29T17:30:00Z" w:initials="A">
    <w:p w14:paraId="51049360" w14:textId="32C1B252" w:rsidR="00E252C6" w:rsidRDefault="00E252C6">
      <w:pPr>
        <w:pStyle w:val="CommentText"/>
      </w:pPr>
      <w:r>
        <w:rPr>
          <w:rStyle w:val="CommentReference"/>
        </w:rPr>
        <w:annotationRef/>
      </w:r>
      <w:r>
        <w:t>I would announce – or rather, remind the reader -- what point you’re making by separating with the two analyses.  (You should first announce it up in your introduction.)  Your big decision is whether to frame the interview-based analysis as fleshing out the snapshot-based analysis, contradicting it, or some of both.</w:t>
      </w:r>
    </w:p>
  </w:comment>
  <w:comment w:id="7" w:author="Andrew" w:date="2012-10-29T15:22:00Z" w:initials="A">
    <w:p w14:paraId="15205B83" w14:textId="0C450132" w:rsidR="00E252C6" w:rsidRDefault="00E252C6">
      <w:pPr>
        <w:pStyle w:val="CommentText"/>
      </w:pPr>
      <w:r>
        <w:rPr>
          <w:rStyle w:val="CommentReference"/>
        </w:rPr>
        <w:annotationRef/>
      </w:r>
      <w:r>
        <w:t>Needs explanation</w:t>
      </w:r>
    </w:p>
  </w:comment>
  <w:comment w:id="8" w:author="Andrew" w:date="2012-10-29T15:25:00Z" w:initials="A">
    <w:p w14:paraId="4E4B9F0C" w14:textId="3F8BB2F4" w:rsidR="00E252C6" w:rsidRDefault="00E252C6">
      <w:pPr>
        <w:pStyle w:val="CommentText"/>
      </w:pPr>
      <w:r>
        <w:rPr>
          <w:rStyle w:val="CommentReference"/>
        </w:rPr>
        <w:annotationRef/>
      </w:r>
      <w:r>
        <w:t>Careful here – it’s always easier to follow one’s own code than someone else’s code.</w:t>
      </w:r>
    </w:p>
  </w:comment>
  <w:comment w:id="9" w:author="Andrew" w:date="2012-10-29T17:49:00Z" w:initials="A">
    <w:p w14:paraId="403E9411" w14:textId="57B8E4EE" w:rsidR="00E252C6" w:rsidRDefault="00E252C6">
      <w:pPr>
        <w:pStyle w:val="CommentText"/>
      </w:pPr>
      <w:r>
        <w:rPr>
          <w:rStyle w:val="CommentReference"/>
        </w:rPr>
        <w:annotationRef/>
      </w:r>
      <w:r>
        <w:t>Execution time isn’t an issue in your later analysis/discussion (right?), and the big-O stuff isn’t key; I think you can write just a sentence here appealing to the reader’s intuitive sense that the code is more complicated and repetitive than it needs to be.</w:t>
      </w:r>
    </w:p>
  </w:comment>
  <w:comment w:id="10" w:author="Andrew" w:date="2012-10-29T15:32:00Z" w:initials="A">
    <w:p w14:paraId="4FFA32DA" w14:textId="0BD367E7" w:rsidR="00E252C6" w:rsidRDefault="00E252C6">
      <w:pPr>
        <w:pStyle w:val="CommentText"/>
      </w:pPr>
      <w:r>
        <w:rPr>
          <w:rStyle w:val="CommentReference"/>
        </w:rPr>
        <w:annotationRef/>
      </w:r>
      <w:r>
        <w:t>Maybe this should be the topic sentence of the preceeding paragraph, and the two paragraphs get combined?</w:t>
      </w:r>
    </w:p>
  </w:comment>
  <w:comment w:id="11" w:author="Andrew" w:date="2012-10-29T17:53:00Z" w:initials="A">
    <w:p w14:paraId="414D5D4E" w14:textId="62B815C2" w:rsidR="00322FA0" w:rsidRDefault="00322FA0">
      <w:pPr>
        <w:pStyle w:val="CommentText"/>
      </w:pPr>
      <w:r>
        <w:rPr>
          <w:rStyle w:val="CommentReference"/>
        </w:rPr>
        <w:annotationRef/>
      </w:r>
      <w:r>
        <w:t>Could maybe pare this down; the key point is just that it’s the same chunk of code with day-specific info inserted in certain places, right?</w:t>
      </w:r>
    </w:p>
  </w:comment>
  <w:comment w:id="12" w:author="Andrew" w:date="2012-10-29T15:45:00Z" w:initials="A">
    <w:p w14:paraId="639C0CA2" w14:textId="320AC94D" w:rsidR="00E252C6" w:rsidRDefault="00E252C6">
      <w:pPr>
        <w:pStyle w:val="CommentText"/>
      </w:pPr>
      <w:r>
        <w:rPr>
          <w:rStyle w:val="CommentReference"/>
        </w:rPr>
        <w:annotationRef/>
      </w:r>
      <w:r>
        <w:t>Add in square brackets that this is Introductory Programming</w:t>
      </w:r>
    </w:p>
  </w:comment>
  <w:comment w:id="13" w:author="Andrew" w:date="2012-10-29T17:19:00Z" w:initials="A">
    <w:p w14:paraId="4294C55C" w14:textId="20CF117E" w:rsidR="00E252C6" w:rsidRDefault="00E252C6">
      <w:pPr>
        <w:pStyle w:val="CommentText"/>
      </w:pPr>
      <w:r>
        <w:rPr>
          <w:rStyle w:val="CommentReference"/>
        </w:rPr>
        <w:annotationRef/>
      </w:r>
      <w:r>
        <w:t>Since you don’t have space to do second-by-second discourse analysis, you can hack down the quotes a lot, here and elsewhere, to free up words for your Discussion.</w:t>
      </w:r>
    </w:p>
  </w:comment>
  <w:comment w:id="14" w:author="Andrew" w:date="2012-10-29T17:56:00Z" w:initials="A">
    <w:p w14:paraId="4B279B1B" w14:textId="6C1F11CF" w:rsidR="00322FA0" w:rsidRDefault="00322FA0">
      <w:pPr>
        <w:pStyle w:val="CommentText"/>
      </w:pPr>
      <w:r>
        <w:rPr>
          <w:rStyle w:val="CommentReference"/>
        </w:rPr>
        <w:annotationRef/>
      </w:r>
      <w:r>
        <w:t>As space-starved as you are, I think the stuff about Rebecca’s lack of confidence is a key part of the story that can’t be left out. It helps explain why she didn’t even TRY looping, why she only trust code that has worked for her before.</w:t>
      </w:r>
    </w:p>
  </w:comment>
  <w:comment w:id="15" w:author="Andrew" w:date="2012-10-29T17:58:00Z" w:initials="A">
    <w:p w14:paraId="7EFB2BF4" w14:textId="64E0314B" w:rsidR="00322FA0" w:rsidRDefault="00322FA0">
      <w:pPr>
        <w:pStyle w:val="CommentText"/>
      </w:pPr>
      <w:r>
        <w:rPr>
          <w:rStyle w:val="CommentReference"/>
        </w:rPr>
        <w:annotationRef/>
      </w:r>
      <w:r>
        <w:t>You may need to make a choice between focusing on why Rebecca’s code ended up the way it did and focusing on the fine-grained details of what she knows about abstraction.  Either is interes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E252C6" w:rsidRDefault="00E252C6" w:rsidP="00B270A4">
      <w:r>
        <w:separator/>
      </w:r>
    </w:p>
  </w:endnote>
  <w:endnote w:type="continuationSeparator" w:id="0">
    <w:p w14:paraId="1A8EEF48" w14:textId="77777777" w:rsidR="00E252C6" w:rsidRDefault="00E252C6"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Georgia">
    <w:panose1 w:val="020405020504050203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E252C6" w:rsidRDefault="00E252C6" w:rsidP="00B270A4">
      <w:r>
        <w:separator/>
      </w:r>
    </w:p>
  </w:footnote>
  <w:footnote w:type="continuationSeparator" w:id="0">
    <w:p w14:paraId="11677E74" w14:textId="77777777" w:rsidR="00E252C6" w:rsidRDefault="00E252C6" w:rsidP="00B270A4">
      <w:r>
        <w:continuationSeparator/>
      </w:r>
    </w:p>
  </w:footnote>
  <w:footnote w:id="1">
    <w:p w14:paraId="200A9B49" w14:textId="392D7280" w:rsidR="00E252C6" w:rsidRDefault="00E252C6"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E252C6" w:rsidRDefault="00E252C6">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E252C6" w:rsidRDefault="00E252C6">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E252C6" w:rsidRDefault="00E252C6"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E252C6" w:rsidRDefault="00E252C6"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E252C6" w:rsidRDefault="00E252C6"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2FA0">
      <w:rPr>
        <w:rStyle w:val="PageNumber"/>
        <w:noProof/>
      </w:rPr>
      <w:t>1</w:t>
    </w:r>
    <w:r>
      <w:rPr>
        <w:rStyle w:val="PageNumber"/>
      </w:rPr>
      <w:fldChar w:fldCharType="end"/>
    </w:r>
  </w:p>
  <w:p w14:paraId="53D68F8F" w14:textId="77777777" w:rsidR="00E252C6" w:rsidRDefault="00E252C6"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57100"/>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30CF"/>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2FA0"/>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37D7"/>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6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93C"/>
    <w:rsid w:val="00737A26"/>
    <w:rsid w:val="00742A34"/>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62FB"/>
    <w:rsid w:val="00BC4CC3"/>
    <w:rsid w:val="00BC6629"/>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45C4"/>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1A28"/>
    <w:rsid w:val="00E032D4"/>
    <w:rsid w:val="00E04BB6"/>
    <w:rsid w:val="00E05B20"/>
    <w:rsid w:val="00E07DF4"/>
    <w:rsid w:val="00E12021"/>
    <w:rsid w:val="00E12E16"/>
    <w:rsid w:val="00E252C6"/>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82F80-4ED3-224C-BA2F-60BD4F564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4884</Words>
  <Characters>27841</Characters>
  <Application>Microsoft Macintosh Word</Application>
  <DocSecurity>0</DocSecurity>
  <Lines>232</Lines>
  <Paragraphs>65</Paragraphs>
  <ScaleCrop>false</ScaleCrop>
  <Company>University of Maryland</Company>
  <LinksUpToDate>false</LinksUpToDate>
  <CharactersWithSpaces>32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Andrew</cp:lastModifiedBy>
  <cp:revision>2</cp:revision>
  <cp:lastPrinted>2012-10-15T23:07:00Z</cp:lastPrinted>
  <dcterms:created xsi:type="dcterms:W3CDTF">2012-10-29T21:59:00Z</dcterms:created>
  <dcterms:modified xsi:type="dcterms:W3CDTF">2012-10-29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